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05B05FBE"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v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A33BD3">
      <w:pPr>
        <w:pStyle w:val="Heading2"/>
      </w:pPr>
      <w:bookmarkStart w:id="2" w:name="X4f1f31f7c7950e90ebd64952786618cba491502"/>
      <w:r w:rsidRPr="004C519C">
        <w:lastRenderedPageBreak/>
        <w:t xml:space="preserve">Different </w:t>
      </w:r>
      <w:r w:rsidR="008B6B53" w:rsidRPr="004C519C">
        <w:t xml:space="preserve">lift </w:t>
      </w:r>
      <w:r w:rsidR="008B6B53" w:rsidRPr="004C519C">
        <w:rPr>
          <w:rFonts w:hint="eastAsia"/>
        </w:rPr>
        <w:t>patt</w:t>
      </w:r>
      <w:r w:rsidR="008B6B53" w:rsidRPr="004C519C">
        <w:t>ern</w:t>
      </w:r>
      <w:r w:rsidR="0001697F" w:rsidRPr="004C519C">
        <w:rPr>
          <w:rFonts w:hint="eastAsia"/>
        </w:rPr>
        <w:t>s</w:t>
      </w:r>
      <w:r w:rsidRPr="004C519C">
        <w:t xml:space="preserve"> of different receivers and a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76438E">
      <w:pPr>
        <w:pStyle w:val="MainText"/>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hint="eastAsia"/>
          <w:lang w:val="en-US"/>
        </w:rPr>
      </w:pPr>
    </w:p>
    <w:p w14:paraId="5830F115" w14:textId="7777777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ata</w:t>
      </w:r>
      <w:r w:rsidRPr="00BF1FBA">
        <w:rPr>
          <w:b w:val="0"/>
          <w:bCs/>
          <w:sz w:val="20"/>
        </w:rPr>
        <w:t>se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CC1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D50913">
            <w:pPr>
              <w:spacing w:line="3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D50913">
            <w:pPr>
              <w:spacing w:line="3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D50913">
            <w:pPr>
              <w:spacing w:line="300" w:lineRule="exact"/>
              <w:jc w:val="center"/>
              <w:rPr>
                <w:color w:val="000000"/>
                <w:sz w:val="20"/>
                <w:szCs w:val="20"/>
              </w:rPr>
            </w:pPr>
          </w:p>
        </w:tc>
        <w:tc>
          <w:tcPr>
            <w:tcW w:w="2231" w:type="dxa"/>
            <w:vMerge/>
            <w:vAlign w:val="center"/>
            <w:hideMark/>
          </w:tcPr>
          <w:p w14:paraId="7938840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D50913">
            <w:pPr>
              <w:spacing w:line="300" w:lineRule="exact"/>
              <w:jc w:val="center"/>
              <w:rPr>
                <w:color w:val="000000"/>
                <w:sz w:val="20"/>
                <w:szCs w:val="20"/>
              </w:rPr>
            </w:pPr>
          </w:p>
        </w:tc>
        <w:tc>
          <w:tcPr>
            <w:tcW w:w="2231" w:type="dxa"/>
            <w:vMerge/>
            <w:vAlign w:val="center"/>
            <w:hideMark/>
          </w:tcPr>
          <w:p w14:paraId="0868FDA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D50913">
            <w:pPr>
              <w:spacing w:line="300" w:lineRule="exact"/>
              <w:jc w:val="center"/>
              <w:rPr>
                <w:color w:val="000000"/>
                <w:sz w:val="20"/>
                <w:szCs w:val="20"/>
              </w:rPr>
            </w:pPr>
          </w:p>
        </w:tc>
        <w:tc>
          <w:tcPr>
            <w:tcW w:w="2231" w:type="dxa"/>
            <w:vMerge/>
            <w:vAlign w:val="center"/>
            <w:hideMark/>
          </w:tcPr>
          <w:p w14:paraId="4FEFD734"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D50913">
            <w:pPr>
              <w:spacing w:line="300" w:lineRule="exact"/>
              <w:jc w:val="center"/>
              <w:rPr>
                <w:color w:val="000000"/>
                <w:sz w:val="20"/>
                <w:szCs w:val="20"/>
              </w:rPr>
            </w:pPr>
          </w:p>
        </w:tc>
        <w:tc>
          <w:tcPr>
            <w:tcW w:w="2231" w:type="dxa"/>
            <w:vMerge/>
            <w:vAlign w:val="center"/>
            <w:hideMark/>
          </w:tcPr>
          <w:p w14:paraId="21CD660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D50913">
            <w:pPr>
              <w:spacing w:line="300" w:lineRule="exact"/>
              <w:jc w:val="center"/>
              <w:rPr>
                <w:color w:val="000000"/>
                <w:sz w:val="20"/>
                <w:szCs w:val="20"/>
              </w:rPr>
            </w:pPr>
          </w:p>
        </w:tc>
        <w:tc>
          <w:tcPr>
            <w:tcW w:w="2231" w:type="dxa"/>
            <w:vMerge/>
            <w:vAlign w:val="center"/>
            <w:hideMark/>
          </w:tcPr>
          <w:p w14:paraId="583D1B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D50913">
            <w:pPr>
              <w:spacing w:line="300" w:lineRule="exact"/>
              <w:jc w:val="center"/>
              <w:rPr>
                <w:color w:val="000000"/>
                <w:sz w:val="20"/>
                <w:szCs w:val="20"/>
              </w:rPr>
            </w:pPr>
          </w:p>
        </w:tc>
        <w:tc>
          <w:tcPr>
            <w:tcW w:w="2231" w:type="dxa"/>
            <w:vMerge/>
            <w:vAlign w:val="center"/>
            <w:hideMark/>
          </w:tcPr>
          <w:p w14:paraId="6A51A36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D50913">
            <w:pPr>
              <w:spacing w:line="300" w:lineRule="exact"/>
              <w:jc w:val="center"/>
              <w:rPr>
                <w:color w:val="000000"/>
                <w:sz w:val="20"/>
                <w:szCs w:val="20"/>
              </w:rPr>
            </w:pPr>
          </w:p>
        </w:tc>
        <w:tc>
          <w:tcPr>
            <w:tcW w:w="2231" w:type="dxa"/>
            <w:vMerge/>
            <w:vAlign w:val="center"/>
            <w:hideMark/>
          </w:tcPr>
          <w:p w14:paraId="54FCCFD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D50913">
            <w:pPr>
              <w:spacing w:line="3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D50913">
            <w:pPr>
              <w:spacing w:line="300" w:lineRule="exact"/>
              <w:jc w:val="center"/>
              <w:rPr>
                <w:color w:val="000000"/>
                <w:sz w:val="20"/>
                <w:szCs w:val="20"/>
              </w:rPr>
            </w:pPr>
          </w:p>
        </w:tc>
        <w:tc>
          <w:tcPr>
            <w:tcW w:w="2231" w:type="dxa"/>
            <w:vMerge/>
            <w:vAlign w:val="center"/>
            <w:hideMark/>
          </w:tcPr>
          <w:p w14:paraId="3ED867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D50913">
            <w:pPr>
              <w:spacing w:line="300" w:lineRule="exact"/>
              <w:jc w:val="center"/>
              <w:rPr>
                <w:color w:val="000000"/>
                <w:sz w:val="20"/>
                <w:szCs w:val="20"/>
              </w:rPr>
            </w:pPr>
          </w:p>
        </w:tc>
        <w:tc>
          <w:tcPr>
            <w:tcW w:w="2231" w:type="dxa"/>
            <w:vMerge/>
            <w:vAlign w:val="center"/>
            <w:hideMark/>
          </w:tcPr>
          <w:p w14:paraId="190F474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D50913">
            <w:pPr>
              <w:spacing w:line="300" w:lineRule="exact"/>
              <w:jc w:val="center"/>
              <w:rPr>
                <w:color w:val="000000"/>
                <w:sz w:val="20"/>
                <w:szCs w:val="20"/>
              </w:rPr>
            </w:pPr>
          </w:p>
        </w:tc>
        <w:tc>
          <w:tcPr>
            <w:tcW w:w="2231" w:type="dxa"/>
            <w:vMerge/>
            <w:vAlign w:val="center"/>
            <w:hideMark/>
          </w:tcPr>
          <w:p w14:paraId="1DC777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D50913">
            <w:pPr>
              <w:spacing w:line="300" w:lineRule="exact"/>
              <w:jc w:val="center"/>
              <w:rPr>
                <w:color w:val="000000"/>
                <w:sz w:val="20"/>
                <w:szCs w:val="20"/>
              </w:rPr>
            </w:pPr>
          </w:p>
        </w:tc>
        <w:tc>
          <w:tcPr>
            <w:tcW w:w="2231" w:type="dxa"/>
            <w:vMerge/>
            <w:vAlign w:val="center"/>
            <w:hideMark/>
          </w:tcPr>
          <w:p w14:paraId="33B31F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D50913">
            <w:pPr>
              <w:spacing w:line="300" w:lineRule="exact"/>
              <w:jc w:val="center"/>
              <w:rPr>
                <w:color w:val="000000"/>
                <w:sz w:val="20"/>
                <w:szCs w:val="20"/>
              </w:rPr>
            </w:pPr>
          </w:p>
        </w:tc>
        <w:tc>
          <w:tcPr>
            <w:tcW w:w="2231" w:type="dxa"/>
            <w:vMerge/>
            <w:vAlign w:val="center"/>
            <w:hideMark/>
          </w:tcPr>
          <w:p w14:paraId="022ADA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D50913">
            <w:pPr>
              <w:spacing w:line="300" w:lineRule="exact"/>
              <w:jc w:val="center"/>
              <w:rPr>
                <w:color w:val="000000"/>
                <w:sz w:val="20"/>
                <w:szCs w:val="20"/>
              </w:rPr>
            </w:pPr>
          </w:p>
        </w:tc>
        <w:tc>
          <w:tcPr>
            <w:tcW w:w="2231" w:type="dxa"/>
            <w:vMerge/>
            <w:vAlign w:val="center"/>
            <w:hideMark/>
          </w:tcPr>
          <w:p w14:paraId="13411C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D50913">
            <w:pPr>
              <w:spacing w:line="300" w:lineRule="exact"/>
              <w:jc w:val="center"/>
              <w:rPr>
                <w:color w:val="000000"/>
                <w:sz w:val="20"/>
                <w:szCs w:val="20"/>
              </w:rPr>
            </w:pPr>
          </w:p>
        </w:tc>
        <w:tc>
          <w:tcPr>
            <w:tcW w:w="2231" w:type="dxa"/>
            <w:vMerge/>
            <w:vAlign w:val="center"/>
            <w:hideMark/>
          </w:tcPr>
          <w:p w14:paraId="2BCC2177"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D50913">
            <w:pPr>
              <w:spacing w:line="300" w:lineRule="exact"/>
              <w:jc w:val="center"/>
              <w:rPr>
                <w:color w:val="000000"/>
                <w:sz w:val="20"/>
                <w:szCs w:val="20"/>
              </w:rPr>
            </w:pPr>
          </w:p>
        </w:tc>
        <w:tc>
          <w:tcPr>
            <w:tcW w:w="2231" w:type="dxa"/>
            <w:vMerge/>
            <w:vAlign w:val="center"/>
            <w:hideMark/>
          </w:tcPr>
          <w:p w14:paraId="5A68BD0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D50913">
            <w:pPr>
              <w:spacing w:line="300" w:lineRule="exact"/>
              <w:jc w:val="center"/>
              <w:rPr>
                <w:color w:val="000000"/>
                <w:sz w:val="20"/>
                <w:szCs w:val="20"/>
              </w:rPr>
            </w:pPr>
          </w:p>
        </w:tc>
        <w:tc>
          <w:tcPr>
            <w:tcW w:w="2231" w:type="dxa"/>
            <w:vMerge/>
            <w:vAlign w:val="center"/>
            <w:hideMark/>
          </w:tcPr>
          <w:p w14:paraId="194DE1A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D50913">
            <w:pPr>
              <w:spacing w:line="3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D50913">
            <w:pPr>
              <w:spacing w:line="3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hint="eastAsia"/>
        </w:rPr>
      </w:pPr>
    </w:p>
    <w:p w14:paraId="389B1F54" w14:textId="5ADB207B" w:rsidR="00036C3A" w:rsidRPr="004C519C" w:rsidRDefault="00143252" w:rsidP="008E6BFA">
      <w:pPr>
        <w:pStyle w:val="Heading1"/>
      </w:pPr>
      <w:r>
        <w:lastRenderedPageBreak/>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8D565E">
      <w:pPr>
        <w:pStyle w:val="MainText"/>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7CDD08E9" w:rsidR="008D565E" w:rsidRPr="008D565E" w:rsidRDefault="004317C2" w:rsidP="00C17837">
      <w:pPr>
        <w:pStyle w:val="Heading2"/>
        <w:rPr>
          <w:rFonts w:hint="eastAsia"/>
        </w:rPr>
      </w:pPr>
      <w:bookmarkStart w:id="13" w:name="post-process-detection"/>
      <w:r w:rsidRPr="004C519C">
        <w:t>Post-</w:t>
      </w:r>
      <w:r w:rsidRPr="008E6BFA">
        <w:t>processing</w:t>
      </w:r>
      <w:r w:rsidR="00036C3A" w:rsidRPr="004C519C">
        <w:t xml:space="preserve"> detection</w:t>
      </w:r>
    </w:p>
    <w:bookmarkEnd w:id="13"/>
    <w:p w14:paraId="6DCB3893" w14:textId="10FFC7C9" w:rsidR="00734758" w:rsidRDefault="000371D5" w:rsidP="008D565E">
      <w:pPr>
        <w:pStyle w:val="MainText"/>
        <w:ind w:firstLine="0"/>
      </w:pPr>
      <w:r w:rsidRPr="008D565E">
        <w:rPr>
          <w:rFonts w:hint="eastAsia"/>
        </w:rPr>
        <w:t>A</w:t>
      </w:r>
      <w:r w:rsidRPr="008D565E">
        <w:t>FPD-DTW</w:t>
      </w:r>
      <w:r w:rsidR="00734758" w:rsidRPr="008D565E">
        <w:t xml:space="preserve">'s </w:t>
      </w:r>
      <w:r w:rsidR="004317C2" w:rsidRPr="008D565E">
        <w:t>post-processing</w:t>
      </w:r>
      <w:r w:rsidR="00734758" w:rsidRPr="008D565E">
        <w:t xml:space="preserve"> algorithm was 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 time series for S2W signals from different stations during this period.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in the 2021 flex power events. The 2020 flex power events appear more concentrated, corresponding to the more complex and frequent flex power activities during that year.</w:t>
      </w:r>
      <w:r w:rsidR="00F3332D" w:rsidRPr="008D565E">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rPr>
          <w:rFonts w:hint="eastAsia"/>
        </w:rPr>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23143CE0"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A4D89" w:rsidRPr="00E960C9">
        <w:t xml:space="preserve">a </w:t>
      </w:r>
      <w:r w:rsidR="00E12686" w:rsidRPr="00E960C9">
        <w:t>few</w:t>
      </w:r>
      <w:r w:rsidRPr="00E960C9">
        <w:t xml:space="preserve"> classification results using the dynamic IQR threshold method to distinguish flex power events based on DTW anomaly scores.</w:t>
      </w:r>
      <w:r w:rsidR="00281A15" w:rsidRPr="00E960C9">
        <w:t xml:space="preserve"> It is important to note that the definition of a flex power event here refers to a change in the flex power mode on a given day</w:t>
      </w:r>
      <w:r w:rsidR="00281A15" w:rsidRPr="00E960C9">
        <w:rPr>
          <w:rFonts w:hint="eastAsia"/>
        </w:rPr>
        <w:t>.</w:t>
      </w:r>
      <w:r w:rsidR="00A07284" w:rsidRPr="00E960C9">
        <w:t xml:space="preserve"> Since the dates with changes in the flex power pattern are much fewer compared to those with no changes, the dates of these flex power events are identified as outliers by the IQR classifier.</w:t>
      </w:r>
      <w:r w:rsidRPr="00E960C9">
        <w:t xml:space="preserve"> The method successfully </w:t>
      </w:r>
      <w:r w:rsidR="000370D7" w:rsidRPr="00E960C9">
        <w:t xml:space="preserve">identifies </w:t>
      </w:r>
      <w:r w:rsidRPr="00E960C9">
        <w:t>most flex power events using data from a single satellite. For cases showing less ideal classification results, such as SAVO 2021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other researcher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w:t>
      </w:r>
      <w:r w:rsidR="004317C2" w:rsidRPr="00E960C9">
        <w:lastRenderedPageBreak/>
        <w:t>processing</w:t>
      </w:r>
      <w:r w:rsidRPr="00E960C9">
        <w:t xml:space="preserve"> algorithm results to flex power events from 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lastRenderedPageBreak/>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lastRenderedPageBreak/>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Pr="00AD5D11" w:rsidRDefault="00001947" w:rsidP="00AD5D11">
      <w:pPr>
        <w:pStyle w:val="MainText"/>
      </w:pPr>
      <w:r w:rsidRPr="00AD5D11">
        <w:lastRenderedPageBreak/>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During the detection period, two primary modes were observed: Mode 1 operated on June 1–3 at 23:59:30 and June 7, while M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In contrast, M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lastRenderedPageBreak/>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lastRenderedPageBreak/>
        <w:t>Multi</w:t>
      </w:r>
      <w:r>
        <w:rPr>
          <w:lang w:val="en-US"/>
        </w:rPr>
        <w:t xml:space="preserve">-constellation and multi-frequency </w:t>
      </w:r>
      <w:r w:rsidR="008E6BFA">
        <w:rPr>
          <w:lang w:val="en-US"/>
        </w:rPr>
        <w:t>detection</w:t>
      </w:r>
    </w:p>
    <w:p w14:paraId="54CF4C1F" w14:textId="4BA518DE"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further supporting that flex power capability is currently limited to GPS Block IIR-M, 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6C0D4FFA"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algorithms. </w:t>
      </w:r>
      <w:r w:rsidR="007B2D21" w:rsidRPr="00CD7DE2">
        <w:t xml:space="preserve">While slightly lower than the model-based approach, AFPD-DTW achieves these results using only 10 stations, with </w:t>
      </w:r>
      <w:r w:rsidR="009A4D89" w:rsidRPr="00CD7DE2">
        <w:t xml:space="preserve">the </w:t>
      </w:r>
      <w:r w:rsidR="007B2D21" w:rsidRPr="00CD7DE2">
        <w:t>potential for further improvement by incorporating more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 xml:space="preserve">In contrast, FPD requires over 200 stations, random forest methods </w:t>
      </w:r>
      <w:r w:rsidR="003E07F5" w:rsidRPr="00CD7DE2">
        <w:lastRenderedPageBreak/>
        <w:t>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CA6EC8" w:rsidRDefault="00C02A2F" w:rsidP="00CA6EC8">
      <w:pPr>
        <w:pStyle w:val="MainText"/>
      </w:pPr>
      <w:bookmarkStart w:id="32" w:name="conclusion"/>
      <w:r w:rsidRPr="00CA6EC8">
        <w:t xml:space="preserve">In terms of detection speed, defined as the processing time for single-year, single-station, single-satellite, single-signal flex power detection, </w:t>
      </w:r>
      <w:r w:rsidRPr="00CA6EC8">
        <w:rPr>
          <w:rFonts w:hint="eastAsia"/>
        </w:rPr>
        <w:t>A</w:t>
      </w:r>
      <w:r w:rsidRPr="00CA6EC8">
        <w:t xml:space="preserve">FPD-DTW shows a 20-fold improvement over FPD based on C and Python implementation tests on a computer with Intel i7-9750H CPU @ 2.60GHz. </w:t>
      </w:r>
      <w:r w:rsidR="00484078" w:rsidRPr="00CA6EC8">
        <w:t>This acceleration enables rapid post-processing detection, which is crucial as the number of stations and satellite constellations grows</w:t>
      </w:r>
      <w:r w:rsidRPr="00CA6EC8">
        <w:t>.</w:t>
      </w:r>
    </w:p>
    <w:p w14:paraId="3158F67E" w14:textId="2D72A9F2" w:rsidR="00C02A2F" w:rsidRPr="00CA6EC8" w:rsidRDefault="00B2362E" w:rsidP="00CA6EC8">
      <w:pPr>
        <w:pStyle w:val="MainText"/>
      </w:pPr>
      <w:r w:rsidRPr="00CA6EC8">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42B4C949" w:rsidR="00A12AE7" w:rsidRPr="00CA6EC8" w:rsidRDefault="00695ADA" w:rsidP="00CA6EC8">
      <w:pPr>
        <w:pStyle w:val="MainText"/>
        <w:ind w:firstLine="0"/>
      </w:pPr>
      <w:r w:rsidRPr="00CA6EC8">
        <w:t xml:space="preserve">This paper introduced AFPD-DTW, a novel method for detecting GPS flex power events. By leveraging satellite C/N0 diurnal patterns and implementing the DTW algorithm, AFPD-DTW successfully addresses the temporal </w:t>
      </w:r>
      <w:r w:rsidRPr="00CA6EC8">
        <w:lastRenderedPageBreak/>
        <w:t xml:space="preserve">shift challenge caused by the mismatch between </w:t>
      </w:r>
      <w:r w:rsidR="009A4D89" w:rsidRPr="00CA6EC8">
        <w:t xml:space="preserve">the </w:t>
      </w:r>
      <w:r w:rsidRPr="00CA6EC8">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false positive rate: </w:t>
      </w:r>
      <w:r w:rsidR="00F675A5" w:rsidRPr="00CA6EC8">
        <w:t>0.0</w:t>
      </w:r>
      <w:r w:rsidRPr="00CA6EC8">
        <w:t>53</w:t>
      </w:r>
      <w:r w:rsidR="00F675A5" w:rsidRPr="00CA6EC8">
        <w:t>%</w:t>
      </w:r>
      <w:r w:rsidRPr="00CA6EC8">
        <w:t xml:space="preserve">). Through </w:t>
      </w:r>
      <w:r w:rsidR="009A4D89" w:rsidRPr="00CA6EC8">
        <w:t xml:space="preserve">a </w:t>
      </w:r>
      <w:r w:rsidRPr="00CA6EC8">
        <w:t>comprehensive analysis of flex power events from 2020 to 2024, the method identified several previously undetected events, demonstrating its superior detection capabilities compared to existing approaches</w:t>
      </w:r>
      <w:r w:rsidR="00A12AE7" w:rsidRPr="00CA6EC8">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2020) Impact of flex power on GPS Block IIF differential code biases. GPS Solut 24(4):91. https://doi.org/10.1007/s10291-020-00996-x</w:t>
      </w:r>
    </w:p>
    <w:p w14:paraId="392B995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ga ÖG, Hauschild A, Steigenberger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Steigenberger P (2023) Recent flex power changes. GPS Solut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Han Q, Zhu KJ, Fu Y, Zhou T (2019) Monitoring and assessment of GPS signals during US attacking on Syria. J Navig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eng G, Ge H, Li B (2024) A real-time detection method for GPS flex power. GPS Solut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0825093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teigenberger P, Thölert S, Montenbruck O (2019) Flex power on GPS Block IIR-M and IIF. GPS Solut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ang X, Yuan M, Wang F (2022) Analysis of GPS P(Y) signal power enhancement based on the observations with a semi-codeless receiver. Satell Navig 3(1):26. https://doi.org/10.1186/s43020-022-00087-x</w:t>
      </w:r>
    </w:p>
    <w:p w14:paraId="20E8CB3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u Z, Li S, Wan H, Ji M, Mao P, Xiong S (2024) Effects of BDS flex power on DCB estimation and PPP convergence. GPS Solut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Xiang Y, Xu Z, Gao Y, Yu W (2020) Understanding long-term variations in GPS differential code biases. GPS Solut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Yang X, Liu W, Huang J, Xiao W, Wang F (2022) Real-time monitoring of GPS flex power based on machine learning. GPS Solut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87486" w14:textId="77777777" w:rsidR="00FE54C4" w:rsidRDefault="00FE54C4">
      <w:pPr>
        <w:ind w:firstLine="480"/>
      </w:pPr>
      <w:r>
        <w:separator/>
      </w:r>
    </w:p>
  </w:endnote>
  <w:endnote w:type="continuationSeparator" w:id="0">
    <w:p w14:paraId="20EDDE47" w14:textId="77777777" w:rsidR="00FE54C4" w:rsidRDefault="00FE54C4">
      <w:pPr>
        <w:ind w:firstLine="480"/>
      </w:pPr>
      <w:r>
        <w:continuationSeparator/>
      </w:r>
    </w:p>
  </w:endnote>
  <w:endnote w:type="continuationNotice" w:id="1">
    <w:p w14:paraId="070D64BD" w14:textId="77777777" w:rsidR="00FE54C4" w:rsidRDefault="00FE54C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47BAE" w14:textId="77777777" w:rsidR="00FE54C4" w:rsidRDefault="00FE54C4">
      <w:pPr>
        <w:ind w:firstLine="480"/>
      </w:pPr>
      <w:r>
        <w:separator/>
      </w:r>
    </w:p>
  </w:footnote>
  <w:footnote w:type="continuationSeparator" w:id="0">
    <w:p w14:paraId="6501565C" w14:textId="77777777" w:rsidR="00FE54C4" w:rsidRDefault="00FE54C4">
      <w:pPr>
        <w:ind w:firstLine="480"/>
      </w:pPr>
      <w:r>
        <w:continuationSeparator/>
      </w:r>
    </w:p>
  </w:footnote>
  <w:footnote w:type="continuationNotice" w:id="1">
    <w:p w14:paraId="5D18F228" w14:textId="77777777" w:rsidR="00FE54C4" w:rsidRDefault="00FE54C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2241"/>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587B"/>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387A"/>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E48"/>
    <w:rsid w:val="0076438E"/>
    <w:rsid w:val="0076486F"/>
    <w:rsid w:val="00764EC4"/>
    <w:rsid w:val="00765059"/>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3125"/>
    <w:rsid w:val="00AC46EB"/>
    <w:rsid w:val="00AC5490"/>
    <w:rsid w:val="00AC5744"/>
    <w:rsid w:val="00AC57F6"/>
    <w:rsid w:val="00AC7FAB"/>
    <w:rsid w:val="00AD0D5A"/>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1FBA"/>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235"/>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13F"/>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4C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409</Words>
  <Characters>9353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